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r w:rsidRPr="00320981">
        <w:rPr>
          <w:rFonts w:asciiTheme="majorHAnsi" w:eastAsia="Calibri" w:hAnsiTheme="majorHAnsi" w:cs="Calibri" w:hint="eastAsia"/>
          <w:b/>
          <w:sz w:val="44"/>
          <w:szCs w:val="44"/>
        </w:rPr>
        <w:t>LogiWord</w:t>
      </w:r>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Akos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David Kabaly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105248"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105248"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105248">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105248">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105248">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105248">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105248">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105248"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105248"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10524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105248"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105248"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105248">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105248"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105248"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105248"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10524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105248"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88134"/>
      <w:bookmarkStart w:id="3" w:name="_Toc27393373"/>
      <w:r w:rsidRPr="003F1ABD">
        <w:rPr>
          <w:rFonts w:asciiTheme="majorHAnsi" w:hAnsiTheme="majorHAnsi"/>
        </w:rPr>
        <w:t>Abstract</w:t>
      </w:r>
      <w:bookmarkEnd w:id="1"/>
      <w:bookmarkEnd w:id="2"/>
      <w:bookmarkEnd w:id="3"/>
    </w:p>
    <w:p w14:paraId="632E98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urpose of this project is to increase the brain’s processing power, help them to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try to come up with new and improved ways to solve different tasks and problems.</w:t>
      </w:r>
    </w:p>
    <w:p w14:paraId="4D28C25A" w14:textId="41453066" w:rsidR="00AD7283" w:rsidRPr="00F90A35" w:rsidRDefault="00C66AA2" w:rsidP="00EB2645">
      <w:pPr>
        <w:spacing w:after="160"/>
        <w:rPr>
          <w:rFonts w:asciiTheme="majorHAnsi" w:eastAsia="Calibri" w:hAnsiTheme="majorHAnsi" w:cs="Calibri"/>
          <w:sz w:val="26"/>
          <w:szCs w:val="26"/>
        </w:rPr>
      </w:pPr>
      <w:r>
        <w:rPr>
          <w:rFonts w:asciiTheme="majorHAnsi" w:eastAsia="Calibri" w:hAnsiTheme="majorHAnsi" w:cs="Calibri"/>
          <w:sz w:val="26"/>
          <w:szCs w:val="26"/>
        </w:rPr>
        <w:t xml:space="preserve">The main goal of this project is to </w:t>
      </w:r>
      <w:r w:rsidRPr="00C66AA2">
        <w:rPr>
          <w:rFonts w:asciiTheme="majorHAnsi" w:eastAsia="Calibri" w:hAnsiTheme="majorHAnsi" w:cs="Calibri" w:hint="eastAsia"/>
          <w:sz w:val="26"/>
          <w:szCs w:val="26"/>
        </w:rPr>
        <w:t>encourage</w:t>
      </w:r>
      <w:r>
        <w:rPr>
          <w:rFonts w:asciiTheme="majorHAnsi" w:eastAsia="Calibri" w:hAnsiTheme="majorHAnsi" w:cs="Calibri"/>
          <w:sz w:val="26"/>
          <w:szCs w:val="26"/>
        </w:rPr>
        <w:t xml:space="preserve"> user to work with limited resources by creating environment in which</w:t>
      </w:r>
      <w:r w:rsidR="00B72CAE">
        <w:rPr>
          <w:rFonts w:asciiTheme="majorHAnsi" w:eastAsia="Calibri" w:hAnsiTheme="majorHAnsi" w:cs="Calibri"/>
          <w:sz w:val="26"/>
          <w:szCs w:val="26"/>
        </w:rPr>
        <w:t xml:space="preserve"> such work</w:t>
      </w:r>
      <w:bookmarkStart w:id="4" w:name="_GoBack"/>
      <w:bookmarkEnd w:id="4"/>
      <w:r>
        <w:rPr>
          <w:rFonts w:asciiTheme="majorHAnsi" w:eastAsia="Calibri" w:hAnsiTheme="majorHAnsi" w:cs="Calibri"/>
          <w:sz w:val="26"/>
          <w:szCs w:val="26"/>
        </w:rPr>
        <w:t xml:space="preserve"> </w:t>
      </w:r>
      <w:r w:rsidR="00C16AF2">
        <w:rPr>
          <w:rFonts w:asciiTheme="majorHAnsi" w:eastAsia="Calibri" w:hAnsiTheme="majorHAnsi" w:cs="Calibri"/>
          <w:sz w:val="26"/>
          <w:szCs w:val="26"/>
        </w:rPr>
        <w:t xml:space="preserve">will be entertaining and competitive. </w:t>
      </w:r>
      <w:r w:rsidR="00105248">
        <w:rPr>
          <w:rFonts w:asciiTheme="majorHAnsi" w:eastAsia="Calibri" w:hAnsiTheme="majorHAnsi" w:cs="Calibri"/>
          <w:sz w:val="26"/>
          <w:szCs w:val="26"/>
        </w:rPr>
        <w:t xml:space="preserve">User objective is to combine valid word from created letters. Those letters are </w:t>
      </w:r>
      <w:r w:rsidR="002A4673">
        <w:rPr>
          <w:rFonts w:asciiTheme="majorHAnsi" w:eastAsia="Calibri" w:hAnsiTheme="majorHAnsi" w:cs="Calibri"/>
          <w:sz w:val="26"/>
          <w:szCs w:val="26"/>
        </w:rPr>
        <w:t xml:space="preserve">transformed form corresponding number position in alphabet. Number is a result of calculations performed by the user on randomly selected set of </w:t>
      </w:r>
      <w:r w:rsidR="002A4673" w:rsidRPr="002A4673">
        <w:rPr>
          <w:rFonts w:asciiTheme="majorHAnsi" w:eastAsia="Calibri" w:hAnsiTheme="majorHAnsi" w:cs="Calibri" w:hint="eastAsia"/>
          <w:sz w:val="26"/>
          <w:szCs w:val="26"/>
        </w:rPr>
        <w:t>coefficient</w:t>
      </w:r>
      <w:r w:rsidR="002A4673">
        <w:rPr>
          <w:rFonts w:asciiTheme="majorHAnsi" w:eastAsia="Calibri" w:hAnsiTheme="majorHAnsi" w:cs="Calibri"/>
          <w:sz w:val="26"/>
          <w:szCs w:val="26"/>
        </w:rPr>
        <w:t xml:space="preserve">s and operations. User performance on given task is later analysed and evaluated if form of scores value. </w:t>
      </w:r>
      <w:r w:rsidR="00B41E6E">
        <w:rPr>
          <w:rFonts w:asciiTheme="majorHAnsi" w:eastAsia="Calibri" w:hAnsiTheme="majorHAnsi" w:cs="Calibri"/>
          <w:sz w:val="26"/>
          <w:szCs w:val="26"/>
        </w:rPr>
        <w:t>For further feedback personal performance is stored and compered with results of other users.</w:t>
      </w:r>
      <w:r w:rsidR="00B30509" w:rsidRPr="00F90A35">
        <w:rPr>
          <w:rFonts w:asciiTheme="majorHAnsi" w:hAnsiTheme="majorHAnsi"/>
          <w:sz w:val="26"/>
          <w:szCs w:val="26"/>
        </w:rPr>
        <w:br w:type="page"/>
      </w:r>
    </w:p>
    <w:p w14:paraId="49CF4E04" w14:textId="77777777" w:rsidR="000A5DA0" w:rsidRPr="003F1ABD" w:rsidRDefault="00B30509" w:rsidP="00EB2645">
      <w:pPr>
        <w:pStyle w:val="h1"/>
        <w:spacing w:after="160"/>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1"/>
      <w:bookmarkEnd w:id="12"/>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idea of the project has been given from a company called SimpleNem.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0C7F93">
      <w:pPr>
        <w:pStyle w:val="h2"/>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ViewModel</w:t>
            </w:r>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yperText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30" w:name="_Toc27320851"/>
      <w:bookmarkStart w:id="31" w:name="_Toc27388142"/>
      <w:bookmarkStart w:id="32" w:name="_Toc27393381"/>
      <w:r w:rsidRPr="003F1ABD">
        <w:t>MoSCoW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34FB8">
      <w:pPr>
        <w:pStyle w:val="h3"/>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EB2645">
      <w:pPr>
        <w:spacing w:after="160"/>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34FB8">
      <w:pPr>
        <w:pStyle w:val="h4"/>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34FB8">
      <w:pPr>
        <w:pStyle w:val="h5"/>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60" w:name="_Toc27320860"/>
      <w:bookmarkStart w:id="61" w:name="_Toc27388147"/>
      <w:bookmarkStart w:id="62" w:name="_Toc27393389"/>
      <w:r w:rsidRPr="003F1ABD">
        <w:t>Domain entities</w:t>
      </w:r>
      <w:bookmarkEnd w:id="60"/>
      <w:bookmarkEnd w:id="61"/>
      <w:bookmarkEnd w:id="62"/>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6"/>
      <w:bookmarkEnd w:id="67"/>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centralized data storage location that fulfills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074311FD" w14:textId="7A074CEE"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Appendix F –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Appendix C –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EB2645">
      <w:pPr>
        <w:pStyle w:val="h2"/>
        <w:spacing w:after="160"/>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ViewModel.</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r w:rsidRPr="003F1ABD">
        <w:rPr>
          <w:rFonts w:asciiTheme="majorHAnsi" w:eastAsia="Calibri" w:hAnsiTheme="majorHAnsi" w:cs="Calibri"/>
          <w:sz w:val="26"/>
          <w:szCs w:val="26"/>
          <w:u w:val="single"/>
        </w:rPr>
        <w:t>ScoreModel</w:t>
      </w:r>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ViewModel classes have been used for communication like the </w:t>
      </w:r>
      <w:r w:rsidRPr="003F1ABD">
        <w:rPr>
          <w:rFonts w:asciiTheme="majorHAnsi" w:eastAsia="Calibri" w:hAnsiTheme="majorHAnsi" w:cs="Calibri"/>
          <w:sz w:val="26"/>
          <w:szCs w:val="26"/>
          <w:u w:val="single"/>
        </w:rPr>
        <w:t>ScoreViewModel</w:t>
      </w:r>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ttern provides high flexibility and as a result while someone is working on the design and the layout of the UI, the other person can implement the logic behind and process the data. It makes it easier to test the app, as automated UI testing is not necessary because the ViewModel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2CED16BD" w:rsidR="000A5DA0" w:rsidRPr="003F1ABD" w:rsidRDefault="00B30509" w:rsidP="00EB2645">
      <w:pPr>
        <w:spacing w:after="160"/>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has also a good way to handle data and information between the View and the Model using LiveData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6"/>
      <w:bookmarkEnd w:id="97"/>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r w:rsidR="00B30509" w:rsidRPr="003F1ABD">
        <w:rPr>
          <w:rFonts w:asciiTheme="majorHAnsi" w:eastAsia="Calibri" w:hAnsiTheme="majorHAnsi" w:cs="Calibri"/>
          <w:sz w:val="26"/>
          <w:szCs w:val="26"/>
          <w:u w:val="single"/>
        </w:rPr>
        <w:t>SinglePlayerGame</w:t>
      </w:r>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r w:rsidR="00B30509" w:rsidRPr="003F1ABD">
        <w:rPr>
          <w:rFonts w:asciiTheme="majorHAnsi" w:eastAsia="Calibri" w:hAnsiTheme="majorHAnsi" w:cs="Calibri"/>
          <w:sz w:val="26"/>
          <w:szCs w:val="26"/>
          <w:u w:val="single"/>
        </w:rPr>
        <w:t>SinglePlayer</w:t>
      </w:r>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o</w:t>
      </w:r>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taAccess</w:t>
      </w:r>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 xml:space="preserve">. For that purpose, </w:t>
      </w:r>
      <w:r w:rsidRPr="003F1ABD">
        <w:rPr>
          <w:rFonts w:asciiTheme="majorHAnsi" w:eastAsia="Calibri" w:hAnsiTheme="majorHAnsi" w:cs="Calibri"/>
          <w:sz w:val="26"/>
          <w:szCs w:val="26"/>
          <w:u w:val="single"/>
        </w:rPr>
        <w:t>RecyclerView.Adapter</w:t>
      </w:r>
      <w:r w:rsidRPr="003F1ABD">
        <w:rPr>
          <w:rFonts w:asciiTheme="majorHAnsi" w:eastAsia="Calibri" w:hAnsiTheme="majorHAnsi" w:cs="Calibri"/>
          <w:sz w:val="26"/>
          <w:szCs w:val="26"/>
        </w:rPr>
        <w:t xml:space="preserve"> class was extended in order to provide data binding between data and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s implemented by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is class can extend the defined functionalities with its own methods, like </w:t>
      </w:r>
      <w:r w:rsidRPr="003F1ABD">
        <w:rPr>
          <w:rFonts w:asciiTheme="majorHAnsi" w:eastAsia="Calibri" w:hAnsiTheme="majorHAnsi" w:cs="Calibri"/>
          <w:sz w:val="26"/>
          <w:szCs w:val="26"/>
          <w:u w:val="single"/>
        </w:rPr>
        <w:t>findPlayerId</w:t>
      </w:r>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L - Liskov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The DAO is the interface that exposes some methods for the services to use, but when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a dependency on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nstead of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ctual implementation. This way, if another implementation would be prefered,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Pre-plans have been made for design purposes with an online tool called “Figma”.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Appendix G – Predesign Figma plans</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core of the game has an easy to use calculator layout with the related letters and word made with calculations. In most cases the colors are chosen to follow the color themes by Apple (dark gray, light gray).</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r w:rsidRPr="003F1ABD">
        <w:rPr>
          <w:rFonts w:asciiTheme="majorHAnsi" w:eastAsia="Calibri" w:hAnsiTheme="majorHAnsi" w:cs="Calibri"/>
          <w:i/>
          <w:sz w:val="26"/>
          <w:szCs w:val="26"/>
        </w:rPr>
        <w:t>single_player_game</w:t>
      </w:r>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Another table worth mention is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following section describes the reasoning behind the choice of dimensional modelling over third normalized form modeling.</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modeling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modeling,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modeling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PowerBI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and this feedback is provided by the dimensional modeled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EB2645">
      <w:pPr>
        <w:pStyle w:val="h3"/>
        <w:spacing w:after="160"/>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ithub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Sourcetree” was used.</w:t>
      </w:r>
    </w:p>
    <w:p w14:paraId="0DF92F47" w14:textId="2D3F87D8" w:rsidR="000A5DA0" w:rsidRPr="003F1ABD" w:rsidRDefault="00B30509" w:rsidP="00EB2645">
      <w:pPr>
        <w:pStyle w:val="h3"/>
        <w:spacing w:after="160"/>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EB2645">
      <w:pPr>
        <w:pStyle w:val="h3"/>
        <w:spacing w:after="160"/>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6" w:name="_Toc27320883"/>
      <w:bookmarkStart w:id="137" w:name="_Toc27388170"/>
      <w:bookmarkStart w:id="138" w:name="_Toc27393412"/>
      <w:r w:rsidRPr="003F1ABD">
        <w:rPr>
          <w:rFonts w:asciiTheme="majorHAnsi" w:hAnsiTheme="majorHAnsi"/>
        </w:rPr>
        <w:t>Data workflow</w:t>
      </w:r>
      <w:bookmarkEnd w:id="136"/>
      <w:bookmarkEnd w:id="137"/>
      <w:bookmarkEnd w:id="138"/>
    </w:p>
    <w:p w14:paraId="2EDEAED4" w14:textId="63438D3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6F4EDD2" w14:textId="1DF791F1" w:rsidR="00624829" w:rsidRDefault="00624829" w:rsidP="00624829">
      <w:pPr>
        <w:keepNext/>
        <w:spacing w:after="160"/>
        <w:jc w:val="center"/>
        <w:rPr>
          <w:rFonts w:hint="eastAsia"/>
        </w:rPr>
      </w:pP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s connected to the ViewModels through LiveData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ViewModel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or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e project GSon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EB2645">
      <w:pPr>
        <w:pStyle w:val="h3"/>
        <w:spacing w:after="160"/>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r w:rsidRPr="003F1ABD">
        <w:rPr>
          <w:rFonts w:asciiTheme="majorHAnsi" w:eastAsia="Calibri" w:hAnsiTheme="majorHAnsi" w:cs="Calibri"/>
          <w:sz w:val="26"/>
          <w:szCs w:val="26"/>
          <w:u w:val="single"/>
        </w:rPr>
        <w:t>LocalScoreModel</w:t>
      </w:r>
      <w:r w:rsidRPr="003F1ABD">
        <w:rPr>
          <w:rFonts w:asciiTheme="majorHAnsi" w:eastAsia="Calibri" w:hAnsiTheme="majorHAnsi" w:cs="Calibri"/>
          <w:sz w:val="26"/>
          <w:szCs w:val="26"/>
        </w:rPr>
        <w:t xml:space="preserve"> is a model that will be used by the connected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and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have the most updated data on the UI, LiveData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7"/>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r w:rsidRPr="003F1ABD">
        <w:rPr>
          <w:rFonts w:asciiTheme="majorHAnsi" w:eastAsia="Calibri" w:hAnsiTheme="majorHAnsi" w:cs="Calibri"/>
          <w:sz w:val="26"/>
          <w:szCs w:val="26"/>
          <w:u w:val="single"/>
        </w:rPr>
        <w:t>LocalScores</w:t>
      </w:r>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1"/>
      <w:bookmarkEnd w:id="152"/>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 will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3"/>
      <w:bookmarkEnd w:id="154"/>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5"/>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shows the implementation of the method responsible for calculating scores. Score calculator is designed to reward users that are trying to spell longer words and use more difficult operations. The goal of a score system is to promote high risk – high reward behavior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EB2645">
      <w:pPr>
        <w:pStyle w:val="h3"/>
        <w:spacing w:after="160"/>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r w:rsidRPr="003F1ABD">
        <w:rPr>
          <w:rFonts w:asciiTheme="majorHAnsi" w:eastAsia="Calibri" w:hAnsiTheme="majorHAnsi" w:cs="Calibri"/>
          <w:sz w:val="26"/>
          <w:szCs w:val="26"/>
          <w:u w:val="single"/>
        </w:rPr>
        <w:t>SinglePlayerGameController</w:t>
      </w:r>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2"/>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3"/>
    </w:p>
    <w:p w14:paraId="6F5087F3" w14:textId="77777777" w:rsidR="000A5DA0" w:rsidRPr="003F1ABD" w:rsidRDefault="00B30509" w:rsidP="00EB2645">
      <w:pPr>
        <w:pStyle w:val="h3"/>
        <w:spacing w:after="160"/>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70"/>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1"/>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2"/>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3"/>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7"/>
      <w:bookmarkEnd w:id="178"/>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apk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user_name = </w:t>
      </w:r>
      <w:r w:rsidRPr="003F1ABD">
        <w:rPr>
          <w:rFonts w:asciiTheme="majorHAnsi" w:eastAsia="Calibri" w:hAnsiTheme="majorHAnsi" w:cs="Calibri"/>
          <w:i/>
          <w:sz w:val="26"/>
          <w:szCs w:val="26"/>
        </w:rPr>
        <w:t xml:space="preserve">user_input”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8"/>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r w:rsidRPr="003F1ABD">
        <w:rPr>
          <w:rFonts w:asciiTheme="majorHAnsi" w:eastAsia="Calibri" w:hAnsiTheme="majorHAnsi" w:cs="Calibri"/>
          <w:sz w:val="26"/>
          <w:szCs w:val="26"/>
          <w:u w:val="single"/>
        </w:rPr>
        <w:t>getFriends</w:t>
      </w:r>
      <w:r w:rsidRPr="003F1ABD">
        <w:rPr>
          <w:rFonts w:asciiTheme="majorHAnsi" w:eastAsia="Calibri" w:hAnsiTheme="majorHAnsi" w:cs="Calibri"/>
          <w:sz w:val="26"/>
          <w:szCs w:val="26"/>
        </w:rPr>
        <w:t xml:space="preserve"> test have been included.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9"/>
      <w:bookmarkEnd w:id="200"/>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1"/>
      <w:bookmarkEnd w:id="202"/>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6"/>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7"/>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8"/>
    </w:p>
    <w:bookmarkStart w:id="209" w:name="_heading=h.3znysh7" w:colFirst="0" w:colLast="0"/>
    <w:bookmarkEnd w:id="209"/>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the implementation for this requirement was estimated to take a long time. The difficulty of this requirement comes from how to retrieve the history of steps that are needed to give a fair score to the user. In the end, this requirement has been solved with scores that are actually representing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31ED2AA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pPr>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61869" w14:textId="77777777" w:rsidR="00F364AA" w:rsidRDefault="00F364AA">
      <w:pPr>
        <w:rPr>
          <w:rFonts w:hint="eastAsia"/>
        </w:rPr>
      </w:pPr>
      <w:r>
        <w:separator/>
      </w:r>
    </w:p>
  </w:endnote>
  <w:endnote w:type="continuationSeparator" w:id="0">
    <w:p w14:paraId="04A16B1F" w14:textId="77777777" w:rsidR="00F364AA" w:rsidRDefault="00F364A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105248" w:rsidRDefault="00105248">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105248" w:rsidRDefault="00105248" w:rsidP="00ED62DD">
    <w:pPr>
      <w:pStyle w:val="Footer"/>
      <w:rPr>
        <w:rFonts w:hint="eastAsia"/>
      </w:rPr>
    </w:pPr>
  </w:p>
  <w:p w14:paraId="5CE8D5EF" w14:textId="77777777" w:rsidR="00105248" w:rsidRDefault="00105248">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105248" w:rsidRPr="00ED62DD" w:rsidRDefault="00105248">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105248" w:rsidRDefault="00105248">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105248" w:rsidRDefault="00105248">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3A7CF" w14:textId="77777777" w:rsidR="00F364AA" w:rsidRDefault="00F364AA">
      <w:pPr>
        <w:rPr>
          <w:rFonts w:hint="eastAsia"/>
        </w:rPr>
      </w:pPr>
      <w:r>
        <w:separator/>
      </w:r>
    </w:p>
  </w:footnote>
  <w:footnote w:type="continuationSeparator" w:id="0">
    <w:p w14:paraId="2B6433F8" w14:textId="77777777" w:rsidR="00F364AA" w:rsidRDefault="00F364AA">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105248" w:rsidRDefault="00105248">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105248" w:rsidRDefault="00105248"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105248" w:rsidRDefault="00105248" w:rsidP="003F3D68">
    <w:pPr>
      <w:pStyle w:val="Header"/>
      <w:tabs>
        <w:tab w:val="right" w:pos="9071"/>
      </w:tabs>
      <w:rPr>
        <w:rFonts w:hint="eastAsia"/>
      </w:rPr>
    </w:pPr>
  </w:p>
  <w:p w14:paraId="7FAC975F" w14:textId="1B381A90" w:rsidR="00105248" w:rsidRDefault="00105248" w:rsidP="003F3D68">
    <w:pPr>
      <w:pStyle w:val="Header"/>
      <w:tabs>
        <w:tab w:val="right" w:pos="9071"/>
      </w:tabs>
      <w:rPr>
        <w:rFonts w:hint="eastAsia"/>
      </w:rPr>
    </w:pPr>
  </w:p>
  <w:p w14:paraId="525FD450" w14:textId="4160DE46" w:rsidR="00105248" w:rsidRDefault="00105248" w:rsidP="003F3D68">
    <w:pPr>
      <w:pStyle w:val="Header"/>
      <w:tabs>
        <w:tab w:val="right" w:pos="9071"/>
      </w:tabs>
      <w:rPr>
        <w:rFonts w:hint="eastAsia"/>
      </w:rPr>
    </w:pPr>
  </w:p>
  <w:p w14:paraId="3C3BFBC5" w14:textId="64369453" w:rsidR="00105248" w:rsidRDefault="00105248" w:rsidP="003F3D68">
    <w:pPr>
      <w:pStyle w:val="Header"/>
      <w:tabs>
        <w:tab w:val="right" w:pos="9071"/>
      </w:tabs>
      <w:rPr>
        <w:rFonts w:hint="eastAsia"/>
      </w:rPr>
    </w:pPr>
  </w:p>
  <w:p w14:paraId="1CE5133D" w14:textId="77777777" w:rsidR="00105248" w:rsidRDefault="00105248"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105248"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105248" w:rsidRDefault="00105248" w:rsidP="003F3D68">
          <w:pPr>
            <w:pStyle w:val="Header"/>
            <w:tabs>
              <w:tab w:val="right" w:pos="9071"/>
            </w:tabs>
          </w:pPr>
          <w:r>
            <w:t xml:space="preserve">LogiWord - </w:t>
          </w:r>
          <w:r w:rsidRPr="00FB460D">
            <w:rPr>
              <w:rFonts w:hint="eastAsia"/>
            </w:rPr>
            <w:t>Brain training Android Application</w:t>
          </w:r>
        </w:p>
      </w:tc>
    </w:tr>
    <w:tr w:rsidR="00105248" w14:paraId="3073A2ED" w14:textId="77777777" w:rsidTr="00ED62DD">
      <w:trPr>
        <w:trHeight w:val="397"/>
      </w:trPr>
      <w:tc>
        <w:tcPr>
          <w:tcW w:w="0" w:type="auto"/>
          <w:tcBorders>
            <w:top w:val="single" w:sz="4" w:space="0" w:color="auto"/>
            <w:left w:val="nil"/>
            <w:bottom w:val="nil"/>
            <w:right w:val="nil"/>
          </w:tcBorders>
        </w:tcPr>
        <w:p w14:paraId="5A169C36" w14:textId="77777777" w:rsidR="00105248" w:rsidRPr="00726C14" w:rsidRDefault="00105248" w:rsidP="003F3D68">
          <w:pPr>
            <w:pStyle w:val="Header"/>
            <w:jc w:val="both"/>
            <w:rPr>
              <w:color w:val="FF0000"/>
            </w:rPr>
          </w:pPr>
        </w:p>
      </w:tc>
    </w:tr>
  </w:tbl>
  <w:p w14:paraId="5F3E39BC" w14:textId="77777777" w:rsidR="00105248" w:rsidRDefault="00105248" w:rsidP="003F3D68">
    <w:pPr>
      <w:pStyle w:val="Header"/>
      <w:tabs>
        <w:tab w:val="right" w:pos="9071"/>
      </w:tabs>
      <w:rPr>
        <w:rFonts w:hint="eastAsia"/>
        <w:lang w:eastAsia="da-DK"/>
      </w:rPr>
    </w:pPr>
    <w:r>
      <w:tab/>
    </w:r>
  </w:p>
  <w:p w14:paraId="7139C0C1" w14:textId="77777777" w:rsidR="00105248" w:rsidRDefault="00105248" w:rsidP="003F3D68">
    <w:pPr>
      <w:pStyle w:val="Header"/>
      <w:rPr>
        <w:rFonts w:hint="eastAsia"/>
      </w:rPr>
    </w:pPr>
  </w:p>
  <w:p w14:paraId="64D89CA3" w14:textId="77777777" w:rsidR="00105248" w:rsidRPr="003F3D68" w:rsidRDefault="00105248"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105248" w:rsidRDefault="00105248">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05248"/>
    <w:rsid w:val="0011328D"/>
    <w:rsid w:val="00114BC1"/>
    <w:rsid w:val="00126CA1"/>
    <w:rsid w:val="001669E6"/>
    <w:rsid w:val="001903FB"/>
    <w:rsid w:val="001A3BA4"/>
    <w:rsid w:val="001C3A5B"/>
    <w:rsid w:val="001C67B3"/>
    <w:rsid w:val="001C7461"/>
    <w:rsid w:val="001D7351"/>
    <w:rsid w:val="001E37A6"/>
    <w:rsid w:val="001E57DC"/>
    <w:rsid w:val="001F77EB"/>
    <w:rsid w:val="00217975"/>
    <w:rsid w:val="00234B34"/>
    <w:rsid w:val="002A4204"/>
    <w:rsid w:val="002A4673"/>
    <w:rsid w:val="002B3590"/>
    <w:rsid w:val="002B7249"/>
    <w:rsid w:val="002E5916"/>
    <w:rsid w:val="002F183A"/>
    <w:rsid w:val="002F7C1C"/>
    <w:rsid w:val="00317AB6"/>
    <w:rsid w:val="00320981"/>
    <w:rsid w:val="003738EC"/>
    <w:rsid w:val="003922A2"/>
    <w:rsid w:val="003F1ABD"/>
    <w:rsid w:val="003F3D68"/>
    <w:rsid w:val="00410C16"/>
    <w:rsid w:val="004158DB"/>
    <w:rsid w:val="004161CF"/>
    <w:rsid w:val="00434499"/>
    <w:rsid w:val="00440260"/>
    <w:rsid w:val="00484CBE"/>
    <w:rsid w:val="005121C4"/>
    <w:rsid w:val="00514CA9"/>
    <w:rsid w:val="0052733B"/>
    <w:rsid w:val="00536815"/>
    <w:rsid w:val="00540A4C"/>
    <w:rsid w:val="00542F05"/>
    <w:rsid w:val="00546561"/>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4083"/>
    <w:rsid w:val="00695526"/>
    <w:rsid w:val="006A0B50"/>
    <w:rsid w:val="006A6E29"/>
    <w:rsid w:val="006E2E8E"/>
    <w:rsid w:val="006F1215"/>
    <w:rsid w:val="00724A28"/>
    <w:rsid w:val="00733C71"/>
    <w:rsid w:val="007851D7"/>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F406D"/>
    <w:rsid w:val="00A3523C"/>
    <w:rsid w:val="00A35D69"/>
    <w:rsid w:val="00A4427F"/>
    <w:rsid w:val="00A459D5"/>
    <w:rsid w:val="00A4728A"/>
    <w:rsid w:val="00AA1F47"/>
    <w:rsid w:val="00AD7283"/>
    <w:rsid w:val="00AE1ED0"/>
    <w:rsid w:val="00AE73FC"/>
    <w:rsid w:val="00AF30F2"/>
    <w:rsid w:val="00B15F21"/>
    <w:rsid w:val="00B171D4"/>
    <w:rsid w:val="00B30509"/>
    <w:rsid w:val="00B41E6E"/>
    <w:rsid w:val="00B46728"/>
    <w:rsid w:val="00B512BB"/>
    <w:rsid w:val="00B6195B"/>
    <w:rsid w:val="00B72CAE"/>
    <w:rsid w:val="00B85762"/>
    <w:rsid w:val="00BD687B"/>
    <w:rsid w:val="00C16AF2"/>
    <w:rsid w:val="00C24D80"/>
    <w:rsid w:val="00C66AA2"/>
    <w:rsid w:val="00C92B69"/>
    <w:rsid w:val="00C93C58"/>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3B4989-237F-49B1-B478-0B33D45C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78</Pages>
  <Words>16665</Words>
  <Characters>94997</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212</cp:revision>
  <dcterms:created xsi:type="dcterms:W3CDTF">2019-10-20T14:16:00Z</dcterms:created>
  <dcterms:modified xsi:type="dcterms:W3CDTF">2019-12-1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